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A75EDF">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A75EDF">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BC67A4">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4E1077">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82.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forma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190E4C"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4E1077">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r w:rsidR="00C10D6C">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6D3F89" w:rsidRDefault="00E926C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dniki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sidR="00E94342">
        <w:rPr>
          <w:rFonts w:ascii="Times New Roman" w:hAnsi="Times New Roman" w:cs="Times New Roman"/>
          <w:sz w:val="24"/>
          <w:szCs w:val="24"/>
        </w:rPr>
        <w:t xml:space="preserve"> skrivajo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 xml:space="preserve">. </w:t>
      </w:r>
      <w:r w:rsidR="001B25F1">
        <w:rPr>
          <w:rFonts w:ascii="Times New Roman" w:hAnsi="Times New Roman" w:cs="Times New Roman"/>
          <w:sz w:val="24"/>
          <w:szCs w:val="24"/>
        </w:rPr>
        <w:t>Osnovni gradnik iger so igralci.</w:t>
      </w:r>
      <w:r w:rsidR="00764E18">
        <w:rPr>
          <w:rFonts w:ascii="Times New Roman" w:hAnsi="Times New Roman" w:cs="Times New Roman"/>
          <w:sz w:val="24"/>
          <w:szCs w:val="24"/>
        </w:rPr>
        <w:t xml:space="preserve"> Igralec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w:t>
      </w:r>
      <w:r w:rsidR="006E11A1">
        <w:rPr>
          <w:rFonts w:ascii="Times New Roman" w:hAnsi="Times New Roman" w:cs="Times New Roman"/>
          <w:sz w:val="24"/>
          <w:szCs w:val="24"/>
        </w:rPr>
        <w:lastRenderedPageBreak/>
        <w:t xml:space="preserve">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B247FC">
        <w:rPr>
          <w:rFonts w:ascii="Times New Roman" w:hAnsi="Times New Roman" w:cs="Times New Roman"/>
          <w:sz w:val="24"/>
          <w:szCs w:val="24"/>
        </w:rPr>
        <w:t>Cilj v igrah je ključni element brez katerega igralna izkušnja izgubi na pomenu, naša potreba po doseganju cilja pa je 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Procedure ali metode igranja so pomembne pri razlikovanju izkušenj igranja klasičnih iger. Procedure vodijo obnašanje igralca in ustvarjajo interakcije kater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D71291">
        <w:rPr>
          <w:rFonts w:ascii="Times New Roman" w:hAnsi="Times New Roman" w:cs="Times New Roman"/>
          <w:sz w:val="24"/>
          <w:szCs w:val="24"/>
        </w:rPr>
        <w:t xml:space="preserve"> Koncept tako pravil kot procedur pa implicirajo okvirje igre.</w:t>
      </w:r>
      <w:r w:rsidR="00EF0C75">
        <w:rPr>
          <w:rFonts w:ascii="Times New Roman" w:hAnsi="Times New Roman" w:cs="Times New Roman"/>
          <w:sz w:val="24"/>
          <w:szCs w:val="24"/>
        </w:rPr>
        <w:t xml:space="preserve"> Avtoritarnost pravil sloni na implicitnem dogovoru 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C547E3">
        <w:rPr>
          <w:rFonts w:ascii="Times New Roman" w:hAnsi="Times New Roman" w:cs="Times New Roman"/>
          <w:sz w:val="24"/>
          <w:szCs w:val="24"/>
        </w:rPr>
        <w:t xml:space="preserve"> Igre so izkušnje, ki imajo pravila, ki definirajo igralne objekte, prepovedo načela in omejijo delovanja znotraj igre. </w:t>
      </w:r>
      <w:r w:rsidR="00C547E3">
        <w:rPr>
          <w:rFonts w:ascii="Times New Roman" w:hAnsi="Times New Roman" w:cs="Times New Roman"/>
          <w:sz w:val="24"/>
          <w:szCs w:val="24"/>
        </w:rPr>
        <w:fldChar w:fldCharType="begin"/>
      </w:r>
      <w:r w:rsidR="00C547E3">
        <w:rPr>
          <w:rFonts w:ascii="Times New Roman" w:hAnsi="Times New Roman" w:cs="Times New Roman"/>
          <w:sz w:val="24"/>
          <w:szCs w:val="24"/>
        </w:rPr>
        <w:instrText xml:space="preserve"> ADDIN ZOTERO_ITEM CSL_CITATION {"citationID":"ZeXnqy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C547E3">
        <w:rPr>
          <w:rFonts w:ascii="Times New Roman" w:hAnsi="Times New Roman" w:cs="Times New Roman"/>
          <w:sz w:val="24"/>
          <w:szCs w:val="24"/>
        </w:rPr>
        <w:fldChar w:fldCharType="separate"/>
      </w:r>
      <w:r w:rsidR="00C547E3" w:rsidRPr="00C547E3">
        <w:rPr>
          <w:rFonts w:ascii="Times New Roman" w:hAnsi="Times New Roman" w:cs="Times New Roman"/>
          <w:sz w:val="24"/>
        </w:rPr>
        <w:t>(Fullerton 2008)</w:t>
      </w:r>
      <w:r w:rsidR="00C547E3">
        <w:rPr>
          <w:rFonts w:ascii="Times New Roman" w:hAnsi="Times New Roman" w:cs="Times New Roman"/>
          <w:sz w:val="24"/>
          <w:szCs w:val="24"/>
        </w:rPr>
        <w:fldChar w:fldCharType="end"/>
      </w:r>
      <w:r w:rsidR="00C547E3">
        <w:rPr>
          <w:rFonts w:ascii="Times New Roman" w:hAnsi="Times New Roman" w:cs="Times New Roman"/>
          <w:sz w:val="24"/>
          <w:szCs w:val="24"/>
        </w:rPr>
        <w:t>.</w:t>
      </w:r>
      <w:bookmarkStart w:id="4" w:name="_GoBack"/>
      <w:bookmarkEnd w:id="4"/>
    </w:p>
    <w:p w:rsidR="00D814E4"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roces i</w:t>
      </w:r>
      <w:r w:rsidR="009B3AF3">
        <w:rPr>
          <w:rFonts w:ascii="Times New Roman" w:hAnsi="Times New Roman" w:cs="Times New Roman"/>
          <w:sz w:val="24"/>
          <w:szCs w:val="24"/>
        </w:rPr>
        <w:t>zdelav</w:t>
      </w:r>
      <w:r>
        <w:rPr>
          <w:rFonts w:ascii="Times New Roman" w:hAnsi="Times New Roman" w:cs="Times New Roman"/>
          <w:sz w:val="24"/>
          <w:szCs w:val="24"/>
        </w:rPr>
        <w:t>e</w:t>
      </w:r>
      <w:r w:rsidR="009B3AF3">
        <w:rPr>
          <w:rFonts w:ascii="Times New Roman" w:hAnsi="Times New Roman" w:cs="Times New Roman"/>
          <w:sz w:val="24"/>
          <w:szCs w:val="24"/>
        </w:rPr>
        <w:t xml:space="preserve"> video iger</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E02C9E">
        <w:rPr>
          <w:rFonts w:ascii="Times New Roman" w:hAnsi="Times New Roman" w:cs="Times New Roman"/>
          <w:sz w:val="24"/>
          <w:szCs w:val="24"/>
        </w:rPr>
        <w:t>V</w:t>
      </w:r>
      <w:r w:rsidR="009B3AF3">
        <w:rPr>
          <w:rFonts w:ascii="Times New Roman" w:hAnsi="Times New Roman" w:cs="Times New Roman"/>
          <w:sz w:val="24"/>
          <w:szCs w:val="24"/>
        </w:rPr>
        <w:t>ključuje</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4F7C2A">
        <w:rPr>
          <w:rFonts w:ascii="Times New Roman" w:hAnsi="Times New Roman" w:cs="Times New Roman"/>
          <w:sz w:val="24"/>
          <w:szCs w:val="24"/>
        </w:rPr>
        <w:t xml:space="preserve">. </w:t>
      </w:r>
      <w:r w:rsidR="0061205D">
        <w:rPr>
          <w:rFonts w:ascii="Times New Roman" w:hAnsi="Times New Roman" w:cs="Times New Roman"/>
          <w:sz w:val="24"/>
          <w:szCs w:val="24"/>
        </w:rPr>
        <w:t xml:space="preserve">Projekt </w:t>
      </w:r>
      <w:r w:rsidR="00A32A03">
        <w:rPr>
          <w:rFonts w:ascii="Times New Roman" w:hAnsi="Times New Roman" w:cs="Times New Roman"/>
          <w:sz w:val="24"/>
          <w:szCs w:val="24"/>
        </w:rPr>
        <w:t>lahk</w:t>
      </w:r>
      <w:r w:rsidR="0061205D">
        <w:rPr>
          <w:rFonts w:ascii="Times New Roman" w:hAnsi="Times New Roman" w:cs="Times New Roman"/>
          <w:sz w:val="24"/>
          <w:szCs w:val="24"/>
        </w:rPr>
        <w:t>o 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54219D">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1D2199" w:rsidRDefault="001D2199"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lj oblikovalca iger je oblikovanje igranja in snovanje, oblikovanje pravil z namenom ustvariti izkušnjo za igral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Pr>
          <w:rFonts w:ascii="Times New Roman" w:hAnsi="Times New Roman" w:cs="Times New Roman"/>
          <w:sz w:val="24"/>
          <w:szCs w:val="24"/>
        </w:rPr>
        <w:fldChar w:fldCharType="separate"/>
      </w:r>
      <w:r w:rsidRPr="001D2199">
        <w:rPr>
          <w:rFonts w:ascii="Times New Roman" w:hAnsi="Times New Roman" w:cs="Times New Roman"/>
          <w:sz w:val="24"/>
        </w:rPr>
        <w:t>(Salen in Zimmerman 2004)</w:t>
      </w:r>
      <w:r>
        <w:rPr>
          <w:rFonts w:ascii="Times New Roman" w:hAnsi="Times New Roman" w:cs="Times New Roman"/>
          <w:sz w:val="24"/>
          <w:szCs w:val="24"/>
        </w:rPr>
        <w:fldChar w:fldCharType="end"/>
      </w:r>
      <w:r>
        <w:rPr>
          <w:rFonts w:ascii="Times New Roman" w:hAnsi="Times New Roman" w:cs="Times New Roman"/>
          <w:sz w:val="24"/>
          <w:szCs w:val="24"/>
        </w:rPr>
        <w:t>.</w:t>
      </w:r>
    </w:p>
    <w:p w:rsidR="0060698D" w:rsidRPr="00952481" w:rsidRDefault="00F0175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prejemanje pravil igre je del kar avtor Bernard Suits imenuje ''lusory attitude''. To je stanje, ko igralec sprejme pravila v katerih mu je doseganje cilja</w:t>
      </w:r>
      <w:r w:rsidR="00B95F1D">
        <w:rPr>
          <w:rFonts w:ascii="Times New Roman" w:hAnsi="Times New Roman" w:cs="Times New Roman"/>
          <w:sz w:val="24"/>
          <w:szCs w:val="24"/>
        </w:rPr>
        <w:t xml:space="preserve"> preje </w:t>
      </w:r>
      <w:r>
        <w:rPr>
          <w:rFonts w:ascii="Times New Roman" w:hAnsi="Times New Roman" w:cs="Times New Roman"/>
          <w:sz w:val="24"/>
          <w:szCs w:val="24"/>
        </w:rPr>
        <w:t>oteženo</w:t>
      </w:r>
      <w:r w:rsidR="00B95F1D">
        <w:rPr>
          <w:rFonts w:ascii="Times New Roman" w:hAnsi="Times New Roman" w:cs="Times New Roman"/>
          <w:sz w:val="24"/>
          <w:szCs w:val="24"/>
        </w:rPr>
        <w:t xml:space="preserve"> kot </w:t>
      </w:r>
      <w:r w:rsidR="00D357CF">
        <w:rPr>
          <w:rFonts w:ascii="Times New Roman" w:hAnsi="Times New Roman" w:cs="Times New Roman"/>
          <w:sz w:val="24"/>
          <w:szCs w:val="24"/>
        </w:rPr>
        <w:t>o</w:t>
      </w:r>
      <w:r w:rsidR="00B95F1D">
        <w:rPr>
          <w:rFonts w:ascii="Times New Roman" w:hAnsi="Times New Roman" w:cs="Times New Roman"/>
          <w:sz w:val="24"/>
          <w:szCs w:val="24"/>
        </w:rPr>
        <w:t>lajšan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Pr>
          <w:rFonts w:ascii="Times New Roman" w:hAnsi="Times New Roman" w:cs="Times New Roman"/>
          <w:sz w:val="24"/>
          <w:szCs w:val="24"/>
        </w:rPr>
        <w:fldChar w:fldCharType="separate"/>
      </w:r>
      <w:r w:rsidRPr="00F01752">
        <w:rPr>
          <w:rFonts w:ascii="Times New Roman" w:hAnsi="Times New Roman" w:cs="Times New Roman"/>
          <w:sz w:val="24"/>
        </w:rPr>
        <w:t>(Fullerton 2008)</w:t>
      </w:r>
      <w:r>
        <w:rPr>
          <w:rFonts w:ascii="Times New Roman" w:hAnsi="Times New Roman" w:cs="Times New Roman"/>
          <w:sz w:val="24"/>
          <w:szCs w:val="24"/>
        </w:rPr>
        <w:fldChar w:fldCharType="end"/>
      </w:r>
      <w:r>
        <w:rPr>
          <w:rFonts w:ascii="Times New Roman" w:hAnsi="Times New Roman" w:cs="Times New Roman"/>
          <w:sz w:val="24"/>
          <w:szCs w:val="24"/>
        </w:rPr>
        <w:t>.</w:t>
      </w:r>
    </w:p>
    <w:sectPr w:rsidR="0060698D" w:rsidRPr="009524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67A4" w:rsidRDefault="00BC67A4" w:rsidP="004E1A4D">
      <w:pPr>
        <w:spacing w:after="0" w:line="240" w:lineRule="auto"/>
      </w:pPr>
      <w:r>
        <w:separator/>
      </w:r>
    </w:p>
  </w:endnote>
  <w:endnote w:type="continuationSeparator" w:id="0">
    <w:p w:rsidR="00BC67A4" w:rsidRDefault="00BC67A4"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67A4" w:rsidRDefault="00BC67A4" w:rsidP="004E1A4D">
      <w:pPr>
        <w:spacing w:after="0" w:line="240" w:lineRule="auto"/>
      </w:pPr>
      <w:r>
        <w:separator/>
      </w:r>
    </w:p>
  </w:footnote>
  <w:footnote w:type="continuationSeparator" w:id="0">
    <w:p w:rsidR="00BC67A4" w:rsidRDefault="00BC67A4"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151F2"/>
    <w:rsid w:val="000157B8"/>
    <w:rsid w:val="00015A4C"/>
    <w:rsid w:val="00026E75"/>
    <w:rsid w:val="00030DEE"/>
    <w:rsid w:val="00035DB5"/>
    <w:rsid w:val="000A41D0"/>
    <w:rsid w:val="000B276F"/>
    <w:rsid w:val="000D07A8"/>
    <w:rsid w:val="000F76BB"/>
    <w:rsid w:val="00100421"/>
    <w:rsid w:val="00106BF2"/>
    <w:rsid w:val="00181D50"/>
    <w:rsid w:val="00190E4C"/>
    <w:rsid w:val="001A31BC"/>
    <w:rsid w:val="001B25F1"/>
    <w:rsid w:val="001B7E38"/>
    <w:rsid w:val="001C0EEC"/>
    <w:rsid w:val="001C4E9A"/>
    <w:rsid w:val="001D2199"/>
    <w:rsid w:val="001E4FAB"/>
    <w:rsid w:val="001E7BC0"/>
    <w:rsid w:val="001F01A7"/>
    <w:rsid w:val="001F778A"/>
    <w:rsid w:val="00203658"/>
    <w:rsid w:val="00206205"/>
    <w:rsid w:val="00213636"/>
    <w:rsid w:val="00225EDB"/>
    <w:rsid w:val="0023141C"/>
    <w:rsid w:val="00237B16"/>
    <w:rsid w:val="00244D79"/>
    <w:rsid w:val="002705FB"/>
    <w:rsid w:val="00291C40"/>
    <w:rsid w:val="00297B77"/>
    <w:rsid w:val="002B4180"/>
    <w:rsid w:val="002B7887"/>
    <w:rsid w:val="002C1CDF"/>
    <w:rsid w:val="002C3AAA"/>
    <w:rsid w:val="002E5FAF"/>
    <w:rsid w:val="002F5FBD"/>
    <w:rsid w:val="00306ECA"/>
    <w:rsid w:val="00306FFD"/>
    <w:rsid w:val="003249FD"/>
    <w:rsid w:val="003351F2"/>
    <w:rsid w:val="00341A0F"/>
    <w:rsid w:val="00345930"/>
    <w:rsid w:val="00357512"/>
    <w:rsid w:val="00386726"/>
    <w:rsid w:val="003B53CB"/>
    <w:rsid w:val="00413791"/>
    <w:rsid w:val="00415007"/>
    <w:rsid w:val="00454784"/>
    <w:rsid w:val="00463301"/>
    <w:rsid w:val="00473BA8"/>
    <w:rsid w:val="004760E5"/>
    <w:rsid w:val="00476FE9"/>
    <w:rsid w:val="004903EF"/>
    <w:rsid w:val="004923D9"/>
    <w:rsid w:val="004A6FE9"/>
    <w:rsid w:val="004E1077"/>
    <w:rsid w:val="004E1A4D"/>
    <w:rsid w:val="004E1F82"/>
    <w:rsid w:val="004E3FED"/>
    <w:rsid w:val="004F7C2A"/>
    <w:rsid w:val="00500D3E"/>
    <w:rsid w:val="0051713F"/>
    <w:rsid w:val="00532261"/>
    <w:rsid w:val="0053266C"/>
    <w:rsid w:val="0054219D"/>
    <w:rsid w:val="00545D2D"/>
    <w:rsid w:val="00562F70"/>
    <w:rsid w:val="005808C2"/>
    <w:rsid w:val="005C5CC6"/>
    <w:rsid w:val="005D03F3"/>
    <w:rsid w:val="005E3408"/>
    <w:rsid w:val="005E5411"/>
    <w:rsid w:val="005E6EB7"/>
    <w:rsid w:val="0060698D"/>
    <w:rsid w:val="0061205D"/>
    <w:rsid w:val="00651452"/>
    <w:rsid w:val="00653F6B"/>
    <w:rsid w:val="00665ECA"/>
    <w:rsid w:val="006673E0"/>
    <w:rsid w:val="00676F67"/>
    <w:rsid w:val="006845F3"/>
    <w:rsid w:val="00685401"/>
    <w:rsid w:val="006919A5"/>
    <w:rsid w:val="00694322"/>
    <w:rsid w:val="006A55AB"/>
    <w:rsid w:val="006B5649"/>
    <w:rsid w:val="006C20C4"/>
    <w:rsid w:val="006C6D75"/>
    <w:rsid w:val="006D3F89"/>
    <w:rsid w:val="006E0685"/>
    <w:rsid w:val="006E11A1"/>
    <w:rsid w:val="006F3029"/>
    <w:rsid w:val="006F6921"/>
    <w:rsid w:val="00720474"/>
    <w:rsid w:val="00722473"/>
    <w:rsid w:val="007447DF"/>
    <w:rsid w:val="007529BD"/>
    <w:rsid w:val="00764E18"/>
    <w:rsid w:val="00772D01"/>
    <w:rsid w:val="00773F5B"/>
    <w:rsid w:val="007746B9"/>
    <w:rsid w:val="007B3801"/>
    <w:rsid w:val="007C775D"/>
    <w:rsid w:val="007F023F"/>
    <w:rsid w:val="007F6923"/>
    <w:rsid w:val="0081198B"/>
    <w:rsid w:val="008273E1"/>
    <w:rsid w:val="008371D4"/>
    <w:rsid w:val="008474D6"/>
    <w:rsid w:val="0085435D"/>
    <w:rsid w:val="008564B4"/>
    <w:rsid w:val="00861DB7"/>
    <w:rsid w:val="00865E97"/>
    <w:rsid w:val="0089091C"/>
    <w:rsid w:val="008A1241"/>
    <w:rsid w:val="008A7343"/>
    <w:rsid w:val="008B10D7"/>
    <w:rsid w:val="008D6B4E"/>
    <w:rsid w:val="008F73D1"/>
    <w:rsid w:val="00902526"/>
    <w:rsid w:val="009109E3"/>
    <w:rsid w:val="00914298"/>
    <w:rsid w:val="009222BD"/>
    <w:rsid w:val="00931880"/>
    <w:rsid w:val="009328EF"/>
    <w:rsid w:val="00952481"/>
    <w:rsid w:val="00957F57"/>
    <w:rsid w:val="009B3AF3"/>
    <w:rsid w:val="009C302D"/>
    <w:rsid w:val="009F2164"/>
    <w:rsid w:val="009F7EE8"/>
    <w:rsid w:val="00A0585C"/>
    <w:rsid w:val="00A122EB"/>
    <w:rsid w:val="00A14F7E"/>
    <w:rsid w:val="00A27620"/>
    <w:rsid w:val="00A3201D"/>
    <w:rsid w:val="00A32A03"/>
    <w:rsid w:val="00A46CB2"/>
    <w:rsid w:val="00A52CA9"/>
    <w:rsid w:val="00A55E4F"/>
    <w:rsid w:val="00A65098"/>
    <w:rsid w:val="00A75EDF"/>
    <w:rsid w:val="00A86799"/>
    <w:rsid w:val="00A94630"/>
    <w:rsid w:val="00A971ED"/>
    <w:rsid w:val="00AC1FE3"/>
    <w:rsid w:val="00AE11C9"/>
    <w:rsid w:val="00AE4D80"/>
    <w:rsid w:val="00B02D7C"/>
    <w:rsid w:val="00B247FC"/>
    <w:rsid w:val="00B3689E"/>
    <w:rsid w:val="00B95F1D"/>
    <w:rsid w:val="00BA25D5"/>
    <w:rsid w:val="00BA556D"/>
    <w:rsid w:val="00BA596C"/>
    <w:rsid w:val="00BB56BD"/>
    <w:rsid w:val="00BC3E30"/>
    <w:rsid w:val="00BC67A4"/>
    <w:rsid w:val="00BF46C2"/>
    <w:rsid w:val="00C02748"/>
    <w:rsid w:val="00C10D6C"/>
    <w:rsid w:val="00C1507A"/>
    <w:rsid w:val="00C15AC1"/>
    <w:rsid w:val="00C547E3"/>
    <w:rsid w:val="00C6451E"/>
    <w:rsid w:val="00C76280"/>
    <w:rsid w:val="00C80920"/>
    <w:rsid w:val="00C80D31"/>
    <w:rsid w:val="00CA5C59"/>
    <w:rsid w:val="00CC1CE2"/>
    <w:rsid w:val="00CC3D36"/>
    <w:rsid w:val="00CC6093"/>
    <w:rsid w:val="00CF0BFF"/>
    <w:rsid w:val="00D0104E"/>
    <w:rsid w:val="00D04D83"/>
    <w:rsid w:val="00D357CF"/>
    <w:rsid w:val="00D52DCE"/>
    <w:rsid w:val="00D60175"/>
    <w:rsid w:val="00D6042F"/>
    <w:rsid w:val="00D71291"/>
    <w:rsid w:val="00D73051"/>
    <w:rsid w:val="00D73905"/>
    <w:rsid w:val="00D8113C"/>
    <w:rsid w:val="00D814E4"/>
    <w:rsid w:val="00D87A26"/>
    <w:rsid w:val="00D92331"/>
    <w:rsid w:val="00DA1126"/>
    <w:rsid w:val="00DB30A3"/>
    <w:rsid w:val="00DC32AC"/>
    <w:rsid w:val="00DF12E5"/>
    <w:rsid w:val="00DF57D5"/>
    <w:rsid w:val="00E02C9E"/>
    <w:rsid w:val="00E040D5"/>
    <w:rsid w:val="00E25950"/>
    <w:rsid w:val="00E37BD5"/>
    <w:rsid w:val="00E5343D"/>
    <w:rsid w:val="00E53A55"/>
    <w:rsid w:val="00E61B15"/>
    <w:rsid w:val="00E64974"/>
    <w:rsid w:val="00E926CB"/>
    <w:rsid w:val="00E93424"/>
    <w:rsid w:val="00E94342"/>
    <w:rsid w:val="00EA1D80"/>
    <w:rsid w:val="00EB6BD3"/>
    <w:rsid w:val="00EC00A3"/>
    <w:rsid w:val="00EC3B4E"/>
    <w:rsid w:val="00EE144C"/>
    <w:rsid w:val="00EE2C63"/>
    <w:rsid w:val="00EF0C75"/>
    <w:rsid w:val="00F01752"/>
    <w:rsid w:val="00F01E09"/>
    <w:rsid w:val="00F059F7"/>
    <w:rsid w:val="00F306C4"/>
    <w:rsid w:val="00F34D2A"/>
    <w:rsid w:val="00F50F60"/>
    <w:rsid w:val="00F761EB"/>
    <w:rsid w:val="00F77FD2"/>
    <w:rsid w:val="00F85959"/>
    <w:rsid w:val="00F96E2A"/>
    <w:rsid w:val="00F97DDA"/>
    <w:rsid w:val="00FA0F70"/>
    <w:rsid w:val="00FC5EEF"/>
    <w:rsid w:val="00FD241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D4A0A9-272F-420E-9E74-D9765F25F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6</Pages>
  <Words>5019</Words>
  <Characters>28614</Characters>
  <Application>Microsoft Office Word</Application>
  <DocSecurity>0</DocSecurity>
  <Lines>238</Lines>
  <Paragraphs>6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221</cp:revision>
  <cp:lastPrinted>2017-10-13T09:21:00Z</cp:lastPrinted>
  <dcterms:created xsi:type="dcterms:W3CDTF">2017-10-13T08:55:00Z</dcterms:created>
  <dcterms:modified xsi:type="dcterms:W3CDTF">2017-10-16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tbr7jrGU"/&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